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A19A56" w14:textId="247D6D1D" w:rsidR="00B85CB7" w:rsidRPr="00EC2A35" w:rsidRDefault="00B85CB7" w:rsidP="00B85CB7">
      <w:pPr>
        <w:jc w:val="both"/>
        <w:rPr>
          <w:rFonts w:ascii="Arial" w:eastAsia="Cambria" w:hAnsi="Arial" w:cs="Arial"/>
          <w:b/>
          <w:sz w:val="20"/>
        </w:rPr>
      </w:pPr>
      <w:r w:rsidRPr="009B2F94">
        <w:rPr>
          <w:rFonts w:ascii="Arial" w:eastAsia="Cambria" w:hAnsi="Arial" w:cs="Arial"/>
          <w:b/>
          <w:sz w:val="20"/>
        </w:rPr>
        <w:t xml:space="preserve">Supplementary File </w:t>
      </w:r>
      <w:r>
        <w:rPr>
          <w:rFonts w:ascii="Arial" w:eastAsia="Cambria" w:hAnsi="Arial" w:cs="Arial"/>
          <w:b/>
          <w:sz w:val="20"/>
        </w:rPr>
        <w:t>2</w:t>
      </w:r>
      <w:r w:rsidRPr="009B2F94">
        <w:rPr>
          <w:rFonts w:ascii="Arial" w:eastAsia="Cambria" w:hAnsi="Arial" w:cs="Arial"/>
          <w:b/>
          <w:sz w:val="20"/>
        </w:rPr>
        <w:t xml:space="preserve"> </w:t>
      </w:r>
      <w:r>
        <w:rPr>
          <w:rFonts w:ascii="Arial" w:eastAsia="Cambria" w:hAnsi="Arial" w:cs="Arial"/>
          <w:b/>
          <w:sz w:val="20"/>
        </w:rPr>
        <w:t>–</w:t>
      </w:r>
      <w:bookmarkStart w:id="0" w:name="_GoBack"/>
      <w:bookmarkEnd w:id="0"/>
      <w:r w:rsidRPr="009B2F94">
        <w:rPr>
          <w:rFonts w:ascii="Arial" w:eastAsia="Cambria" w:hAnsi="Arial" w:cs="Arial"/>
          <w:b/>
          <w:sz w:val="20"/>
        </w:rPr>
        <w:t xml:space="preserve"> </w:t>
      </w:r>
      <w:r>
        <w:rPr>
          <w:rFonts w:ascii="Arial" w:eastAsia="Cambria" w:hAnsi="Arial" w:cs="Arial"/>
          <w:b/>
          <w:sz w:val="20"/>
        </w:rPr>
        <w:t xml:space="preserve">Plasmids </w:t>
      </w:r>
      <w:r w:rsidRPr="009B2F94">
        <w:rPr>
          <w:rFonts w:ascii="Arial" w:eastAsia="Cambria" w:hAnsi="Arial" w:cs="Arial"/>
          <w:b/>
          <w:sz w:val="20"/>
        </w:rPr>
        <w:t>used in this study</w:t>
      </w:r>
    </w:p>
    <w:tbl>
      <w:tblPr>
        <w:tblW w:w="9700" w:type="dxa"/>
        <w:tblInd w:w="93" w:type="dxa"/>
        <w:tblLook w:val="04A0" w:firstRow="1" w:lastRow="0" w:firstColumn="1" w:lastColumn="0" w:noHBand="0" w:noVBand="1"/>
      </w:tblPr>
      <w:tblGrid>
        <w:gridCol w:w="3240"/>
        <w:gridCol w:w="4140"/>
        <w:gridCol w:w="2320"/>
      </w:tblGrid>
      <w:tr w:rsidR="00B85CB7" w:rsidRPr="00523E6D" w14:paraId="01D954A8" w14:textId="77777777" w:rsidTr="006922AF">
        <w:trPr>
          <w:trHeight w:val="285"/>
        </w:trPr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AAA558" w14:textId="77777777" w:rsidR="00B85CB7" w:rsidRPr="00523E6D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523E6D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lasmid</w:t>
            </w:r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95DB1D" w14:textId="77777777" w:rsidR="00B85CB7" w:rsidRPr="00523E6D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b/>
                <w:iCs/>
                <w:color w:val="000000"/>
                <w:sz w:val="18"/>
                <w:szCs w:val="18"/>
                <w:lang w:val="fr-CH"/>
              </w:rPr>
            </w:pPr>
            <w:r w:rsidRPr="00523E6D">
              <w:rPr>
                <w:rFonts w:ascii="Arial" w:eastAsia="Times New Roman" w:hAnsi="Arial" w:cs="Arial"/>
                <w:b/>
                <w:iCs/>
                <w:color w:val="000000"/>
                <w:sz w:val="18"/>
                <w:szCs w:val="18"/>
                <w:lang w:val="fr-CH"/>
              </w:rPr>
              <w:t>Relevant markers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03BF93" w14:textId="77777777" w:rsidR="00B85CB7" w:rsidRPr="00523E6D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523E6D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ource</w:t>
            </w:r>
          </w:p>
        </w:tc>
      </w:tr>
      <w:tr w:rsidR="00B85CB7" w:rsidRPr="00A41393" w14:paraId="32F45173" w14:textId="77777777" w:rsidTr="006922AF">
        <w:trPr>
          <w:trHeight w:val="285"/>
        </w:trPr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153E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B7D9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NOG1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 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EB437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06B1B40B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57218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DN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6E596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AL1 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223A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28C0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46DF135F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CDE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 1-479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B204E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NOG1 1-479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 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3BEE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10970D83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6EB5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DN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1-479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05667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AL1 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223A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-479 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FA4E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27694BA1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E2659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-GFP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1C9F3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NOG1-GFP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 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D29CB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36256EE3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73522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DN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-GFP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E246F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AL1 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223A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-GFP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869F4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634AF99A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BCB9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2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F1503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NOG1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 2µ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URA3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5D8C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0DA24EBA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66D93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2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DN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6781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AL1 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223A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µ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URA3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911F2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3DD393D2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2F8EF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2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Δ426-537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4A79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Δ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  <w:lang w:val="fr-CH"/>
              </w:rPr>
              <w:t>426-537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val="fr-CH"/>
              </w:rPr>
              <w:t xml:space="preserve"> 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2µ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URA3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F141E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5788F2E7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DABFB8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055DD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RPL24-FLAG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F9ED47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AL1 NO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223A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10AB4F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01535A88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DB75C3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95797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RLP24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419E9E" w14:textId="77777777" w:rsidR="00B85CB7" w:rsidRPr="007E4A6E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RLP24</w:t>
            </w:r>
            <w:r w:rsidRPr="007E4A6E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val="fr-CH"/>
              </w:rPr>
              <w:t xml:space="preserve"> </w:t>
            </w:r>
            <w:r w:rsidRPr="007E4A6E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2µ L</w:t>
            </w: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6EF90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3430F6BE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C4CB99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95797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RLP24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1-146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C3B5A1" w14:textId="77777777" w:rsidR="00B85CB7" w:rsidRPr="007E4A6E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GAL1 RLP24 1-146 </w:t>
            </w:r>
            <w:r w:rsidRPr="007E4A6E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2µ L</w:t>
            </w: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1BA90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2E3A4C9A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76B88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95797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RLP24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Δ91-105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9112C4" w14:textId="77777777" w:rsidR="00B85CB7" w:rsidRPr="007E4A6E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RLP24</w:t>
            </w: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  <w:lang w:val="fr-CH"/>
              </w:rPr>
              <w:t xml:space="preserve">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Δ</w:t>
            </w: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  <w:lang w:val="fr-CH"/>
              </w:rPr>
              <w:t>91-105</w:t>
            </w:r>
            <w:r w:rsidRPr="007E4A6E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val="fr-CH"/>
              </w:rPr>
              <w:t xml:space="preserve"> </w:t>
            </w:r>
            <w:r w:rsidRPr="007E4A6E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2µ L</w:t>
            </w:r>
            <w:r w:rsidRPr="007E4A6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89C43E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38FFC8B1" w14:textId="77777777" w:rsidTr="006922AF">
        <w:trPr>
          <w:trHeight w:val="287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996DC4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YEX4T-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14A60F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URA3 LEU2 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336D94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Pertschy et al., 2007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4C3F810F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C306F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YEX4T-1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CUP1-GST-DRG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E20D2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CUP1-GST-DRG1 URA3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6DE6E4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Pertschy et al., 2007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11782598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46FA2F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YEX4T-1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CUP1-GST-DR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DN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8BFD5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CUP1-GST-DR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  <w:lang w:val="fr-CH"/>
              </w:rPr>
              <w:t>E617Q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3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E4114A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Pertschy et al., 2007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BE246A" w14:paraId="5AF2577A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46E64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DRG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FDE6A6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AL1 DRG1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 2µ L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863D82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7E14CE8A" w14:textId="77777777" w:rsidTr="006922AF">
        <w:trPr>
          <w:trHeight w:val="330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12C674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P351gal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DRG1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DN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540F87" w14:textId="77777777" w:rsidR="00B85CB7" w:rsidRPr="00B23B58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CH"/>
              </w:rPr>
            </w:pPr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  <w:t>GAL1 DRG1</w:t>
            </w:r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  <w:lang w:val="de-CH"/>
              </w:rPr>
              <w:t>E617Q</w:t>
            </w:r>
            <w:r w:rsidRPr="00B23B58">
              <w:rPr>
                <w:rFonts w:ascii="Arial" w:eastAsia="Times New Roman" w:hAnsi="Arial" w:cs="Arial"/>
                <w:color w:val="000000"/>
                <w:sz w:val="18"/>
                <w:szCs w:val="18"/>
                <w:lang w:val="de-CH"/>
              </w:rPr>
              <w:t xml:space="preserve"> 2µ L</w:t>
            </w:r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  <w:t>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E4A182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093A6500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48DE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YVH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05987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YVH1 CEN URA3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B5C459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2BB70BAE" w14:textId="77777777" w:rsidTr="006922AF">
        <w:trPr>
          <w:trHeight w:val="323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415C3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</w:t>
            </w:r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7C3C39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 CEN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1F02B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3392C3E0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47E1B6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68E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AD23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 CEN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50672A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0553F67E" w14:textId="77777777" w:rsidTr="006922AF">
        <w:trPr>
          <w:trHeight w:val="285"/>
        </w:trPr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1278B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-GFP</w:t>
            </w:r>
          </w:p>
        </w:tc>
        <w:tc>
          <w:tcPr>
            <w:tcW w:w="4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06B7B2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RT4-GFP CEN LEU2 AMP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1E3F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7F5D27C1" w14:textId="77777777" w:rsidTr="006922AF">
        <w:trPr>
          <w:trHeight w:val="285"/>
        </w:trPr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23FF3E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G68E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-GFP</w:t>
            </w:r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039B3A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RT4-GFP CEN LEU2 AMP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66F8A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 w:rsidRPr="00C8251E">
              <w:rPr>
                <w:rFonts w:ascii="Arial" w:eastAsia="Times New Roman" w:hAnsi="Arial" w:cs="Arial"/>
                <w:color w:val="000000"/>
                <w:sz w:val="18"/>
                <w:szCs w:val="18"/>
                <w:lang w:val="de-CH"/>
              </w:rPr>
              <w:instrText xml:space="preserve"> ADDIN EN.CITE &lt;EndNote&gt;&lt;Cite&gt;&lt;Author&gt;Occhipinti&lt;/Author&gt;&lt;Year&gt;2013&lt;/Year&gt;&lt;RecNum&gt;3751&lt;/RecNum&gt;&lt;DisplayText&gt;(Occhipinti et al., 2013)&lt;/DisplayText&gt;&lt;record&gt;&lt;rec-number&gt;3751&lt;/rec-number&gt;&lt;foreign-keys&gt;&lt;key app="EN" db-id="fxzvt95aef52f7esd285stdtw55pavzsssts" timestamp="1575997286"&gt;3751&lt;/key&gt;&lt;/foreign-keys&gt;&lt;ref-type name="Journal Article"&gt;17&lt;/ref-type&gt;&lt;contributors&gt;&lt;authors&gt;&lt;author&gt;Occhipinti, L.&lt;/author&gt;&lt;author&gt;Chang, Y. M.&lt;/author&gt;&lt;author&gt;Altvater, M.&lt;/author&gt;&lt;author&gt;Menet, A. M.&lt;/author&gt;&lt;author&gt;Kemmler, S.&lt;/author&gt;&lt;author&gt;Panse, V. G.&lt;/author&gt;&lt;/authors&gt;&lt;/contributors&gt;&lt;auth-address&gt;ETH, Dept Biol BIOL D, Inst Biochem IBC, CH-8093 Zurich, Switzerland&amp;#xD;Life Sci Zurich Grad Sch, MLS Program, CH-8057 Zurich, Switzerland&lt;/auth-address&gt;&lt;titles&gt;&lt;title&gt;Non-FG mediated transport of the large pre-ribosomal subunit through the nuclear pore complex by the mRNA export factor Gle2&lt;/title&gt;&lt;secondary-title&gt;Nucleic Acids Research&lt;/secondary-title&gt;&lt;alt-title&gt;Nucleic Acids Res&lt;/alt-title&gt;&lt;/titles&gt;&lt;alt-periodical&gt;&lt;full-title&gt;Nucleic Acids Res&lt;/full-title&gt;&lt;/alt-periodical&gt;&lt;pages&gt;8266-8279&lt;/pages&gt;&lt;volume&gt;41&lt;/volume&gt;&lt;number&gt;17&lt;/number&gt;&lt;keywords&gt;&lt;keyword&gt;saccharomyces-cerevisiae&lt;/keyword&gt;&lt;keyword&gt;nucleocytoplasmic transport&lt;/keyword&gt;&lt;keyword&gt;binding-protein&lt;/keyword&gt;&lt;keyword&gt;factor rae1&lt;/keyword&gt;&lt;keyword&gt;cell-cycle&lt;/keyword&gt;&lt;keyword&gt;maturation&lt;/keyword&gt;&lt;keyword&gt;yeast&lt;/keyword&gt;&lt;keyword&gt;biogenesis&lt;/keyword&gt;&lt;keyword&gt;receptor&lt;/keyword&gt;&lt;keyword&gt;machinery&lt;/keyword&gt;&lt;/keywords&gt;&lt;dates&gt;&lt;year&gt;2013&lt;/year&gt;&lt;pub-dates&gt;&lt;date&gt;Sep&lt;/date&gt;&lt;/pub-dates&gt;&lt;/dates&gt;&lt;isbn&gt;0305-1048&lt;/isbn&gt;&lt;accession-num&gt;WOS:000325175900029&lt;/accession-num&gt;&lt;urls&gt;&lt;related-urls&gt;&lt;url&gt;&amp;lt;Go to ISI&amp;gt;://WOS:000325175900029&lt;/url&gt;&lt;/related-urls&gt;&lt;/urls&gt;&lt;electronic-resource-num&gt;10.1093/nar/gkt675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 w:rsidRPr="00C8251E">
              <w:rPr>
                <w:rFonts w:ascii="Arial" w:eastAsia="Times New Roman" w:hAnsi="Arial" w:cs="Arial"/>
                <w:color w:val="000000"/>
                <w:sz w:val="18"/>
                <w:szCs w:val="18"/>
                <w:lang w:val="de-CH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B85CB7" w:rsidRPr="00A41393" w14:paraId="3B7366E7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CB0D47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MD3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3A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-GFP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C9218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MD3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>I493A L497A L500A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-GFP CEN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171AFF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Lo et al., 2010)</w:t>
            </w:r>
          </w:p>
        </w:tc>
      </w:tr>
      <w:tr w:rsidR="00B85CB7" w:rsidRPr="00A41393" w14:paraId="182B5283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3F8395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4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A7D8E7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 CEN TRP1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38CD5D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5D425C92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0935D8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4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426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37988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NOG1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426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EN TRP1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3A3CF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34635180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E642C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4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479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BA74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 CEN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proofErr w:type="gramStart"/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479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TRP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1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6E0FD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7EB8EB9F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A6886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4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579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C8D265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NOG1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579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EN TRP1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3C2DE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468BDEC9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343FB4" w14:textId="77777777" w:rsidR="00B85CB7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4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617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7CA97E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NOG1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617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EN TRP1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7F1D18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A41393" w14:paraId="3AF3099F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EEA047" w14:textId="77777777" w:rsidR="00B85CB7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87CD23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 CEN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D58F9B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8D6203" w14:paraId="6B1931E5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C4EA36" w14:textId="77777777" w:rsidR="00B85CB7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</w:rPr>
              <w:t xml:space="preserve"> DN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59DE1A" w14:textId="77777777" w:rsidR="00B85CB7" w:rsidRPr="008D620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 w:rsidRPr="008D620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NOG1</w:t>
            </w:r>
            <w:r w:rsidRPr="008D620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vertAlign w:val="superscript"/>
                <w:lang w:val="fr-CH"/>
              </w:rPr>
              <w:t xml:space="preserve"> G223A</w:t>
            </w:r>
            <w:r w:rsidRPr="008D620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CEN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AA6608" w14:textId="77777777" w:rsidR="00B85CB7" w:rsidRPr="008D620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This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study</w:t>
            </w:r>
            <w:proofErr w:type="spellEnd"/>
          </w:p>
        </w:tc>
      </w:tr>
      <w:tr w:rsidR="00B85CB7" w:rsidRPr="00A41393" w14:paraId="37605C8B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9C1B19" w14:textId="77777777" w:rsidR="00B85CB7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 xml:space="preserve"> 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1-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479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C86021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G1 1-479 CEN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1CA7DC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B85CB7" w:rsidRPr="00621459" w14:paraId="4802DE3B" w14:textId="77777777" w:rsidTr="006922AF">
        <w:trPr>
          <w:trHeight w:val="285"/>
        </w:trPr>
        <w:tc>
          <w:tcPr>
            <w:tcW w:w="3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CB0E20" w14:textId="77777777" w:rsidR="00B85CB7" w:rsidRPr="00A41393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S315-</w:t>
            </w:r>
            <w:r w:rsidRPr="00523E6D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OG1-GFP</w:t>
            </w:r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E99BFF" w14:textId="77777777" w:rsidR="00B85CB7" w:rsidRPr="00621459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r w:rsidRPr="00621459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NOG1-GFP CEN LEU2 AM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124C38" w14:textId="77777777" w:rsidR="00B85CB7" w:rsidRPr="00621459" w:rsidRDefault="00B85CB7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This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study</w:t>
            </w:r>
            <w:proofErr w:type="spellEnd"/>
          </w:p>
        </w:tc>
      </w:tr>
    </w:tbl>
    <w:p w14:paraId="311447C4" w14:textId="77777777" w:rsidR="00B85CB7" w:rsidRPr="00621459" w:rsidRDefault="00B85CB7" w:rsidP="00B85CB7">
      <w:pPr>
        <w:rPr>
          <w:lang w:val="fr-CH"/>
        </w:rPr>
      </w:pPr>
    </w:p>
    <w:p w14:paraId="33862178" w14:textId="3BBEC625" w:rsidR="00B85CB7" w:rsidRPr="00621459" w:rsidRDefault="00B85CB7" w:rsidP="00B85CB7">
      <w:pPr>
        <w:rPr>
          <w:lang w:val="fr-CH"/>
        </w:rPr>
      </w:pPr>
    </w:p>
    <w:sectPr w:rsidR="00B85CB7" w:rsidRPr="00621459" w:rsidSect="00E147DB"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9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5CB7"/>
    <w:rsid w:val="001236DB"/>
    <w:rsid w:val="00255BE9"/>
    <w:rsid w:val="0029562D"/>
    <w:rsid w:val="00322A38"/>
    <w:rsid w:val="00340A40"/>
    <w:rsid w:val="003C6FC1"/>
    <w:rsid w:val="003D6538"/>
    <w:rsid w:val="0071142A"/>
    <w:rsid w:val="008913F2"/>
    <w:rsid w:val="00B35FB3"/>
    <w:rsid w:val="00B85CB7"/>
    <w:rsid w:val="00E147DB"/>
    <w:rsid w:val="00E50B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5673FD6"/>
  <w15:chartTrackingRefBased/>
  <w15:docId w15:val="{440F9C68-24BF-D944-997E-F9D9DC0387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85CB7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80</Words>
  <Characters>10718</Characters>
  <Application>Microsoft Office Word</Application>
  <DocSecurity>0</DocSecurity>
  <Lines>89</Lines>
  <Paragraphs>25</Paragraphs>
  <ScaleCrop>false</ScaleCrop>
  <Company/>
  <LinksUpToDate>false</LinksUpToDate>
  <CharactersWithSpaces>12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kram govind panse</dc:creator>
  <cp:keywords/>
  <dc:description/>
  <cp:lastModifiedBy>vikram govind panse</cp:lastModifiedBy>
  <cp:revision>1</cp:revision>
  <dcterms:created xsi:type="dcterms:W3CDTF">2019-12-11T09:31:00Z</dcterms:created>
  <dcterms:modified xsi:type="dcterms:W3CDTF">2019-12-11T09:33:00Z</dcterms:modified>
</cp:coreProperties>
</file>